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2F74C" w14:textId="77777777" w:rsidR="0062109D" w:rsidRPr="0062109D" w:rsidRDefault="0062109D" w:rsidP="0062109D">
      <w:pPr>
        <w:keepNext/>
        <w:keepLines/>
        <w:spacing w:after="0" w:line="240" w:lineRule="auto"/>
        <w:jc w:val="center"/>
        <w:outlineLvl w:val="0"/>
        <w:rPr>
          <w:rFonts w:ascii="Times New Roman" w:eastAsia="Times New Roman" w:hAnsi="Times New Roman" w:cs="Times New Roman"/>
          <w:b/>
          <w:kern w:val="0"/>
          <w14:ligatures w14:val="none"/>
        </w:rPr>
      </w:pPr>
      <w:bookmarkStart w:id="0" w:name="_gjdgxs"/>
      <w:bookmarkEnd w:id="0"/>
      <w:r w:rsidRPr="0062109D">
        <w:rPr>
          <w:rFonts w:ascii="Times New Roman" w:eastAsia="Times New Roman" w:hAnsi="Times New Roman" w:cs="Times New Roman"/>
          <w:b/>
          <w:kern w:val="0"/>
          <w14:ligatures w14:val="none"/>
        </w:rPr>
        <w:t>EXPERT WITNESS REPORT</w:t>
      </w:r>
    </w:p>
    <w:p w14:paraId="4935E2B8"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33478AF4" w14:textId="150BE50C"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t xml:space="preserve">Date: </w:t>
      </w:r>
      <w:r w:rsidRPr="0062109D">
        <w:rPr>
          <w:rFonts w:ascii="Times New Roman" w:eastAsia="Cambria" w:hAnsi="Times New Roman" w:cs="Times New Roman"/>
          <w:kern w:val="0"/>
          <w14:ligatures w14:val="none"/>
        </w:rPr>
        <w:tab/>
      </w:r>
      <w:r w:rsidRPr="0062109D">
        <w:rPr>
          <w:rFonts w:ascii="Times New Roman" w:eastAsia="Cambria" w:hAnsi="Times New Roman" w:cs="Times New Roman"/>
          <w:kern w:val="0"/>
          <w14:ligatures w14:val="none"/>
        </w:rPr>
        <w:tab/>
      </w:r>
      <w:r w:rsidRPr="0062109D">
        <w:rPr>
          <w:rFonts w:ascii="Times New Roman" w:eastAsia="Cambria" w:hAnsi="Times New Roman" w:cs="Times New Roman"/>
          <w:kern w:val="0"/>
          <w14:ligatures w14:val="none"/>
        </w:rPr>
        <w:tab/>
      </w:r>
      <w:r w:rsidRPr="0062109D">
        <w:rPr>
          <w:rFonts w:ascii="Times New Roman" w:eastAsia="Cambria" w:hAnsi="Times New Roman" w:cs="Times New Roman"/>
          <w:kern w:val="0"/>
          <w14:ligatures w14:val="none"/>
        </w:rPr>
        <w:tab/>
      </w:r>
      <w:r w:rsidRPr="0062109D">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date}}</w:t>
      </w:r>
    </w:p>
    <w:p w14:paraId="5AAA91E0" w14:textId="77777777" w:rsidR="0062109D" w:rsidRPr="0062109D" w:rsidRDefault="0062109D" w:rsidP="0062109D">
      <w:pPr>
        <w:spacing w:after="0" w:line="240" w:lineRule="auto"/>
        <w:rPr>
          <w:rFonts w:ascii="Times New Roman" w:eastAsia="Times New Roman" w:hAnsi="Times New Roman" w:cs="Times New Roman"/>
          <w:kern w:val="0"/>
          <w:lang w:val="fr-FR"/>
          <w14:ligatures w14:val="none"/>
        </w:rPr>
      </w:pPr>
      <w:r w:rsidRPr="0062109D">
        <w:rPr>
          <w:rFonts w:ascii="Times New Roman" w:eastAsia="Times New Roman" w:hAnsi="Times New Roman" w:cs="Times New Roman"/>
          <w:kern w:val="0"/>
          <w:lang w:val="fr-FR"/>
          <w14:ligatures w14:val="none"/>
        </w:rPr>
        <w:t xml:space="preserve">Expert: </w:t>
      </w:r>
      <w:r w:rsidRPr="0062109D">
        <w:rPr>
          <w:rFonts w:ascii="Times New Roman" w:eastAsia="Times New Roman" w:hAnsi="Times New Roman" w:cs="Times New Roman"/>
          <w:kern w:val="0"/>
          <w:lang w:val="fr-FR"/>
          <w14:ligatures w14:val="none"/>
        </w:rPr>
        <w:tab/>
      </w:r>
      <w:r w:rsidRPr="0062109D">
        <w:rPr>
          <w:rFonts w:ascii="Times New Roman" w:eastAsia="Times New Roman" w:hAnsi="Times New Roman" w:cs="Times New Roman"/>
          <w:kern w:val="0"/>
          <w:lang w:val="fr-FR"/>
          <w14:ligatures w14:val="none"/>
        </w:rPr>
        <w:tab/>
      </w:r>
      <w:r w:rsidRPr="0062109D">
        <w:rPr>
          <w:rFonts w:ascii="Times New Roman" w:eastAsia="Times New Roman" w:hAnsi="Times New Roman" w:cs="Times New Roman"/>
          <w:kern w:val="0"/>
          <w:lang w:val="fr-FR"/>
          <w14:ligatures w14:val="none"/>
        </w:rPr>
        <w:tab/>
      </w:r>
      <w:r w:rsidRPr="0062109D">
        <w:rPr>
          <w:rFonts w:ascii="Times New Roman" w:eastAsia="Times New Roman" w:hAnsi="Times New Roman" w:cs="Times New Roman"/>
          <w:kern w:val="0"/>
          <w:lang w:val="fr-FR"/>
          <w14:ligatures w14:val="none"/>
        </w:rPr>
        <w:tab/>
        <w:t>Micah E. Johnson, PhD, MA</w:t>
      </w:r>
    </w:p>
    <w:p w14:paraId="5CAB130B"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t xml:space="preserve">Fields: </w:t>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t>Sociology, criminology, and epidemiology</w:t>
      </w:r>
    </w:p>
    <w:p w14:paraId="2A067094"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t xml:space="preserve">Expertise: </w:t>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t>Trauma, social disadvantage, crime and drug abuse</w:t>
      </w:r>
    </w:p>
    <w:p w14:paraId="5419A09A" w14:textId="7BD8A179"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t xml:space="preserve">Subject: </w:t>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t xml:space="preserve">Mr. </w:t>
      </w:r>
      <w:r>
        <w:rPr>
          <w:rFonts w:ascii="Times New Roman" w:eastAsia="Times New Roman" w:hAnsi="Times New Roman" w:cs="Times New Roman"/>
          <w:kern w:val="0"/>
          <w14:ligatures w14:val="none"/>
        </w:rPr>
        <w:t>{{firstName}} {{lastName}}</w:t>
      </w:r>
    </w:p>
    <w:p w14:paraId="76330EAE" w14:textId="5F6A5954"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t>Case number:</w:t>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sidRPr="0062109D">
        <w:rPr>
          <w:rFonts w:ascii="Times New Roman" w:eastAsia="Times New Roman" w:hAnsi="Times New Roman" w:cs="Times New Roman"/>
          <w:kern w:val="0"/>
          <w14:ligatures w14:val="none"/>
        </w:rPr>
        <w:tab/>
      </w:r>
      <w:r>
        <w:rPr>
          <w:rFonts w:ascii="Times New Roman" w:eastAsia="Times New Roman" w:hAnsi="Times New Roman" w:cs="Times New Roman"/>
          <w:kern w:val="0"/>
          <w14:ligatures w14:val="none"/>
        </w:rPr>
        <w:t>{{caseNumber}}</w:t>
      </w:r>
    </w:p>
    <w:p w14:paraId="1FC72824"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365BBB87" w14:textId="77777777" w:rsidR="0062109D" w:rsidRPr="0062109D" w:rsidRDefault="0062109D" w:rsidP="0062109D">
      <w:pPr>
        <w:spacing w:after="0" w:line="240" w:lineRule="auto"/>
        <w:jc w:val="center"/>
        <w:outlineLvl w:val="1"/>
        <w:rPr>
          <w:rFonts w:ascii="Times New Roman" w:eastAsia="Times New Roman" w:hAnsi="Times New Roman" w:cs="Times New Roman"/>
          <w:b/>
          <w:kern w:val="0"/>
          <w14:ligatures w14:val="none"/>
        </w:rPr>
      </w:pPr>
      <w:bookmarkStart w:id="1" w:name="_30j0zll"/>
      <w:bookmarkStart w:id="2" w:name="_1fob9te"/>
      <w:bookmarkEnd w:id="1"/>
      <w:bookmarkEnd w:id="2"/>
      <w:r w:rsidRPr="0062109D">
        <w:rPr>
          <w:rFonts w:ascii="Times New Roman" w:eastAsia="Times New Roman" w:hAnsi="Times New Roman" w:cs="Times New Roman"/>
          <w:b/>
          <w:kern w:val="0"/>
          <w14:ligatures w14:val="none"/>
        </w:rPr>
        <w:t>SUMMARY</w:t>
      </w:r>
    </w:p>
    <w:p w14:paraId="78360AB3" w14:textId="77777777" w:rsidR="0062109D" w:rsidRPr="0062109D" w:rsidRDefault="0062109D" w:rsidP="0062109D">
      <w:pPr>
        <w:spacing w:after="0" w:line="240" w:lineRule="auto"/>
        <w:rPr>
          <w:rFonts w:ascii="Times New Roman" w:eastAsia="Times New Roman" w:hAnsi="Times New Roman" w:cs="Times New Roman"/>
          <w:b/>
          <w:kern w:val="0"/>
          <w14:ligatures w14:val="none"/>
        </w:rPr>
      </w:pPr>
    </w:p>
    <w:p w14:paraId="5560C71F" w14:textId="4F9E027A" w:rsidR="0062109D" w:rsidRPr="0062109D" w:rsidRDefault="0062109D" w:rsidP="0062109D">
      <w:pPr>
        <w:spacing w:after="0" w:line="240" w:lineRule="auto"/>
        <w:ind w:left="720"/>
        <w:contextualSpacing/>
        <w:rPr>
          <w:rFonts w:ascii="Times New Roman" w:eastAsia="Times New Roman" w:hAnsi="Times New Roman" w:cs="Times New Roman"/>
          <w:kern w:val="0"/>
          <w14:ligatures w14:val="none"/>
        </w:rPr>
      </w:pPr>
      <w:r>
        <w:rPr>
          <w:rFonts w:ascii="Times New Roman" w:eastAsia="Cambria" w:hAnsi="Times New Roman" w:cs="Times New Roman"/>
          <w:kern w:val="0"/>
          <w14:ligatures w14:val="none"/>
        </w:rPr>
        <w:t>{{summary}}</w:t>
      </w:r>
    </w:p>
    <w:p w14:paraId="7CC3DBEE" w14:textId="77777777" w:rsidR="0062109D" w:rsidRPr="0062109D" w:rsidRDefault="0062109D" w:rsidP="0062109D">
      <w:pPr>
        <w:spacing w:after="200" w:line="276" w:lineRule="auto"/>
        <w:ind w:left="720"/>
        <w:contextualSpacing/>
        <w:rPr>
          <w:rFonts w:ascii="Times New Roman" w:eastAsia="Times New Roman" w:hAnsi="Times New Roman" w:cs="Times New Roman"/>
          <w:kern w:val="0"/>
          <w14:ligatures w14:val="none"/>
        </w:rPr>
      </w:pPr>
    </w:p>
    <w:p w14:paraId="00D93A57" w14:textId="77777777" w:rsidR="0062109D" w:rsidRPr="0062109D" w:rsidRDefault="0062109D" w:rsidP="0062109D">
      <w:pPr>
        <w:spacing w:after="200" w:line="276"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br w:type="page"/>
      </w:r>
    </w:p>
    <w:p w14:paraId="289FDF44" w14:textId="77777777" w:rsidR="0062109D" w:rsidRPr="0062109D" w:rsidRDefault="0062109D" w:rsidP="0062109D">
      <w:pPr>
        <w:spacing w:after="0" w:line="240" w:lineRule="auto"/>
        <w:outlineLvl w:val="1"/>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lastRenderedPageBreak/>
        <w:t>Documents Reviewed</w:t>
      </w:r>
    </w:p>
    <w:p w14:paraId="18450E5F" w14:textId="77777777" w:rsidR="0062109D" w:rsidRPr="0062109D" w:rsidRDefault="0062109D" w:rsidP="0062109D">
      <w:pPr>
        <w:spacing w:after="0" w:line="240" w:lineRule="auto"/>
        <w:rPr>
          <w:rFonts w:ascii="Times New Roman" w:eastAsia="Times New Roman" w:hAnsi="Times New Roman" w:cs="Times New Roman"/>
          <w:b/>
          <w:kern w:val="0"/>
          <w14:ligatures w14:val="none"/>
        </w:rPr>
      </w:pPr>
    </w:p>
    <w:p w14:paraId="7444F73A" w14:textId="77777777" w:rsidR="0062109D" w:rsidRPr="0062109D" w:rsidRDefault="0062109D" w:rsidP="0062109D">
      <w:pPr>
        <w:spacing w:after="200" w:line="276" w:lineRule="auto"/>
        <w:rPr>
          <w:rFonts w:ascii="Times New Roman" w:eastAsia="Cambria" w:hAnsi="Times New Roman" w:cs="Times New Roman"/>
          <w:kern w:val="0"/>
          <w14:ligatures w14:val="none"/>
        </w:rPr>
      </w:pPr>
      <w:bookmarkStart w:id="3" w:name="_3znysh7"/>
      <w:bookmarkEnd w:id="3"/>
      <w:r w:rsidRPr="0062109D">
        <w:rPr>
          <w:rFonts w:ascii="Times New Roman" w:eastAsia="Cambria" w:hAnsi="Times New Roman" w:cs="Times New Roman"/>
          <w:kern w:val="0"/>
          <w14:ligatures w14:val="none"/>
        </w:rPr>
        <w:br w:type="page"/>
      </w:r>
    </w:p>
    <w:p w14:paraId="14CD708C" w14:textId="77777777" w:rsidR="0062109D" w:rsidRPr="0062109D" w:rsidRDefault="0062109D" w:rsidP="0062109D">
      <w:pPr>
        <w:keepNext/>
        <w:keepLines/>
        <w:spacing w:after="0" w:line="240" w:lineRule="auto"/>
        <w:jc w:val="center"/>
        <w:outlineLvl w:val="0"/>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lastRenderedPageBreak/>
        <w:t>FINDINGS</w:t>
      </w:r>
    </w:p>
    <w:p w14:paraId="286363BB" w14:textId="77777777" w:rsidR="0062109D" w:rsidRPr="0062109D" w:rsidRDefault="0062109D" w:rsidP="0062109D">
      <w:pPr>
        <w:spacing w:after="0" w:line="240" w:lineRule="auto"/>
        <w:outlineLvl w:val="1"/>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Background</w:t>
      </w:r>
    </w:p>
    <w:p w14:paraId="07F5D19B"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77657F79" w14:textId="34B34A2C" w:rsidR="0062109D" w:rsidRPr="0062109D" w:rsidRDefault="00A82C1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background}}</w:t>
      </w:r>
    </w:p>
    <w:p w14:paraId="0BD843F7"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02B409B7" w14:textId="77777777" w:rsidR="0062109D" w:rsidRPr="0062109D" w:rsidRDefault="0062109D" w:rsidP="0062109D">
      <w:pPr>
        <w:keepNext/>
        <w:keepLines/>
        <w:numPr>
          <w:ilvl w:val="0"/>
          <w:numId w:val="3"/>
        </w:numPr>
        <w:spacing w:after="0" w:line="276" w:lineRule="auto"/>
        <w:outlineLvl w:val="0"/>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 xml:space="preserve">Community Disadvantage </w:t>
      </w:r>
    </w:p>
    <w:p w14:paraId="4FE560AF" w14:textId="77777777" w:rsidR="0062109D" w:rsidRPr="0062109D" w:rsidRDefault="0062109D" w:rsidP="0062109D">
      <w:pPr>
        <w:spacing w:after="0" w:line="240" w:lineRule="auto"/>
        <w:rPr>
          <w:rFonts w:ascii="Times New Roman" w:eastAsia="Cambria" w:hAnsi="Times New Roman" w:cs="Times New Roman"/>
          <w:b/>
          <w:bCs/>
          <w:kern w:val="0"/>
          <w14:ligatures w14:val="none"/>
        </w:rPr>
      </w:pPr>
    </w:p>
    <w:p w14:paraId="7A973578" w14:textId="0D7F7984" w:rsid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povertyHeading}}</w:t>
      </w:r>
    </w:p>
    <w:p w14:paraId="4340ED06" w14:textId="77777777" w:rsidR="000A3446" w:rsidRPr="0062109D" w:rsidRDefault="000A3446" w:rsidP="0062109D">
      <w:pPr>
        <w:spacing w:after="0" w:line="240" w:lineRule="auto"/>
        <w:rPr>
          <w:rFonts w:ascii="Times New Roman" w:eastAsia="Cambria" w:hAnsi="Times New Roman" w:cs="Times New Roman"/>
          <w:kern w:val="0"/>
          <w14:ligatures w14:val="none"/>
        </w:rPr>
      </w:pPr>
    </w:p>
    <w:p w14:paraId="15EB3921" w14:textId="03803B14" w:rsid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poverty}}</w:t>
      </w:r>
    </w:p>
    <w:p w14:paraId="3269E002" w14:textId="77777777" w:rsidR="000A3446" w:rsidRDefault="000A3446" w:rsidP="0062109D">
      <w:pPr>
        <w:spacing w:after="0" w:line="240" w:lineRule="auto"/>
        <w:rPr>
          <w:rFonts w:ascii="Times New Roman" w:eastAsia="Cambria" w:hAnsi="Times New Roman" w:cs="Times New Roman"/>
          <w:kern w:val="0"/>
          <w14:ligatures w14:val="none"/>
        </w:rPr>
      </w:pPr>
    </w:p>
    <w:p w14:paraId="431C6E31" w14:textId="0BDB47B2" w:rsidR="000A3446"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healthcareHeading}}</w:t>
      </w:r>
    </w:p>
    <w:p w14:paraId="46A3D2AD" w14:textId="77777777" w:rsidR="000A3446" w:rsidRDefault="000A3446" w:rsidP="0062109D">
      <w:pPr>
        <w:spacing w:after="0" w:line="240" w:lineRule="auto"/>
        <w:rPr>
          <w:rFonts w:ascii="Times New Roman" w:eastAsia="Cambria" w:hAnsi="Times New Roman" w:cs="Times New Roman"/>
          <w:kern w:val="0"/>
          <w14:ligatures w14:val="none"/>
        </w:rPr>
      </w:pPr>
    </w:p>
    <w:p w14:paraId="69E24F33" w14:textId="2EEFA34A" w:rsidR="00BE67AD" w:rsidRDefault="00BE67AD"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healthcare}}</w:t>
      </w:r>
    </w:p>
    <w:p w14:paraId="51F18E99" w14:textId="61895CF6" w:rsidR="000A3446"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foodAccess}}</w:t>
      </w:r>
    </w:p>
    <w:p w14:paraId="11EFE845" w14:textId="3BAE6640" w:rsidR="000A3446" w:rsidRP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healthcareAccess}}</w:t>
      </w:r>
    </w:p>
    <w:p w14:paraId="7BFB5644"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725A4594" w14:textId="43D22ABD" w:rsid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crimeHeading}}</w:t>
      </w:r>
    </w:p>
    <w:p w14:paraId="5362E487" w14:textId="77777777" w:rsidR="000A3446" w:rsidRDefault="000A3446" w:rsidP="0062109D">
      <w:pPr>
        <w:spacing w:after="0" w:line="240" w:lineRule="auto"/>
        <w:rPr>
          <w:rFonts w:ascii="Times New Roman" w:eastAsia="Cambria" w:hAnsi="Times New Roman" w:cs="Times New Roman"/>
          <w:kern w:val="0"/>
          <w14:ligatures w14:val="none"/>
        </w:rPr>
      </w:pPr>
    </w:p>
    <w:p w14:paraId="5FFC1847" w14:textId="0681E356" w:rsidR="00BE67AD" w:rsidRPr="0062109D" w:rsidRDefault="00BE67AD"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crime}}</w:t>
      </w:r>
    </w:p>
    <w:p w14:paraId="0C2C2C64" w14:textId="2B0B8D8E" w:rsid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fights}}</w:t>
      </w:r>
    </w:p>
    <w:p w14:paraId="0C2109F5" w14:textId="7C7C4158" w:rsidR="000A3446"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gunViolence}}</w:t>
      </w:r>
    </w:p>
    <w:p w14:paraId="4EB60924" w14:textId="4A25DD40" w:rsidR="000A3446" w:rsidRP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substanceAbuse}}</w:t>
      </w:r>
    </w:p>
    <w:p w14:paraId="15AFA1EB"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10452BDD" w14:textId="52805508" w:rsid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schoolHeading}}</w:t>
      </w:r>
    </w:p>
    <w:p w14:paraId="797ABCEC" w14:textId="77777777" w:rsidR="000A3446" w:rsidRDefault="000A3446" w:rsidP="0062109D">
      <w:pPr>
        <w:spacing w:after="0" w:line="240" w:lineRule="auto"/>
        <w:rPr>
          <w:rFonts w:ascii="Times New Roman" w:eastAsia="Cambria" w:hAnsi="Times New Roman" w:cs="Times New Roman"/>
          <w:kern w:val="0"/>
          <w14:ligatures w14:val="none"/>
        </w:rPr>
      </w:pPr>
    </w:p>
    <w:p w14:paraId="68D76F3E" w14:textId="64826F03" w:rsidR="000A3446" w:rsidRPr="0062109D" w:rsidRDefault="000A3446"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school}}</w:t>
      </w:r>
    </w:p>
    <w:p w14:paraId="6236FA15" w14:textId="77777777" w:rsidR="000A3446" w:rsidRDefault="000A3446" w:rsidP="0062109D">
      <w:pPr>
        <w:shd w:val="clear" w:color="auto" w:fill="FFFFFF"/>
        <w:spacing w:after="0" w:line="240" w:lineRule="auto"/>
        <w:rPr>
          <w:rFonts w:ascii="Times New Roman" w:eastAsia="Times New Roman" w:hAnsi="Times New Roman" w:cs="Times New Roman"/>
          <w:bCs/>
          <w:i/>
          <w:iCs/>
          <w:kern w:val="0"/>
          <w14:ligatures w14:val="none"/>
        </w:rPr>
      </w:pPr>
    </w:p>
    <w:p w14:paraId="2FEC1982" w14:textId="34913039" w:rsidR="0062109D" w:rsidRDefault="000A3446"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rostitutionHeading}}</w:t>
      </w:r>
    </w:p>
    <w:p w14:paraId="6367A4F6" w14:textId="77777777"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p>
    <w:p w14:paraId="4F48424C" w14:textId="2BD23FA0"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rostitution}}</w:t>
      </w:r>
    </w:p>
    <w:p w14:paraId="0ECEA6AD" w14:textId="77777777"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p>
    <w:p w14:paraId="3EA71836" w14:textId="3DB33B0D"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infrastructureHeading}}</w:t>
      </w:r>
    </w:p>
    <w:p w14:paraId="6B942F2A" w14:textId="57207050" w:rsidR="000A3446" w:rsidRDefault="000A3446" w:rsidP="000A3446">
      <w:pPr>
        <w:shd w:val="clear" w:color="auto" w:fill="FFFFFF"/>
        <w:tabs>
          <w:tab w:val="left" w:pos="1590"/>
        </w:tabs>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b/>
      </w:r>
    </w:p>
    <w:p w14:paraId="44CA947F" w14:textId="78042AEF"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infrastructure}}</w:t>
      </w:r>
    </w:p>
    <w:p w14:paraId="5D5099B9" w14:textId="77777777"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p>
    <w:p w14:paraId="6BACFC97" w14:textId="6E70CCF4"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ublicServiceHeading}}</w:t>
      </w:r>
    </w:p>
    <w:p w14:paraId="057911B9" w14:textId="77777777"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p>
    <w:p w14:paraId="5756CAC7" w14:textId="2F9943A1" w:rsidR="000A3446" w:rsidRDefault="000A3446"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ublic</w:t>
      </w:r>
      <w:r w:rsidR="00BE67AD">
        <w:rPr>
          <w:rFonts w:ascii="Times New Roman" w:eastAsia="Times New Roman" w:hAnsi="Times New Roman" w:cs="Times New Roman"/>
          <w:kern w:val="0"/>
          <w14:ligatures w14:val="none"/>
        </w:rPr>
        <w:t>Service}}</w:t>
      </w:r>
    </w:p>
    <w:p w14:paraId="7634A369" w14:textId="6DE28D51" w:rsidR="00BE67AD" w:rsidRDefault="00BE67AD"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outdoorSpaces}}</w:t>
      </w:r>
    </w:p>
    <w:p w14:paraId="65A9D553" w14:textId="2A5346EE" w:rsidR="00BE67AD" w:rsidRDefault="00BE67AD"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recreationalAreas}}</w:t>
      </w:r>
    </w:p>
    <w:p w14:paraId="1D945A57" w14:textId="518E01CB" w:rsidR="00BE67AD" w:rsidRDefault="00BE67AD" w:rsidP="0062109D">
      <w:pPr>
        <w:shd w:val="clear" w:color="auto" w:fill="FFFFFF"/>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ublicTransportation}}</w:t>
      </w:r>
    </w:p>
    <w:p w14:paraId="6DBF189F" w14:textId="77777777" w:rsidR="000A3446" w:rsidRPr="0062109D" w:rsidRDefault="000A3446" w:rsidP="0062109D">
      <w:pPr>
        <w:shd w:val="clear" w:color="auto" w:fill="FFFFFF"/>
        <w:spacing w:after="0" w:line="240" w:lineRule="auto"/>
        <w:rPr>
          <w:rFonts w:ascii="Times New Roman" w:eastAsia="Times New Roman" w:hAnsi="Times New Roman" w:cs="Times New Roman"/>
          <w:kern w:val="0"/>
          <w14:ligatures w14:val="none"/>
        </w:rPr>
      </w:pPr>
    </w:p>
    <w:p w14:paraId="1E9876A8" w14:textId="16C2D19E" w:rsidR="00BE67AD" w:rsidRDefault="00BE67AD"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housingStabilityHeading}}</w:t>
      </w:r>
    </w:p>
    <w:p w14:paraId="019618B7" w14:textId="4C709375" w:rsidR="00BE67AD" w:rsidRDefault="00BE67AD"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housingStability}}</w:t>
      </w:r>
    </w:p>
    <w:p w14:paraId="24B5863D" w14:textId="77777777" w:rsidR="00D61204" w:rsidRDefault="00D61204" w:rsidP="0062109D">
      <w:pPr>
        <w:spacing w:after="0" w:line="240" w:lineRule="auto"/>
        <w:rPr>
          <w:rFonts w:ascii="Times New Roman" w:eastAsia="Cambria" w:hAnsi="Times New Roman" w:cs="Times New Roman"/>
          <w:kern w:val="0"/>
          <w14:ligatures w14:val="none"/>
        </w:rPr>
      </w:pPr>
    </w:p>
    <w:p w14:paraId="0363AE02" w14:textId="12F9AAF3"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lastRenderedPageBreak/>
        <w:t>{{socialIsolationHeading}}</w:t>
      </w:r>
    </w:p>
    <w:p w14:paraId="112E6EEB" w14:textId="00FA8217"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socialIsolation}}</w:t>
      </w:r>
    </w:p>
    <w:p w14:paraId="0AAAFAA0" w14:textId="77777777" w:rsidR="00D61204" w:rsidRDefault="00D61204" w:rsidP="0062109D">
      <w:pPr>
        <w:spacing w:after="0" w:line="240" w:lineRule="auto"/>
        <w:rPr>
          <w:rFonts w:ascii="Times New Roman" w:eastAsia="Cambria" w:hAnsi="Times New Roman" w:cs="Times New Roman"/>
          <w:kern w:val="0"/>
          <w14:ligatures w14:val="none"/>
        </w:rPr>
      </w:pPr>
    </w:p>
    <w:p w14:paraId="08ABE76E" w14:textId="3DDD7C4B"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economicStagnationHeading}}</w:t>
      </w:r>
    </w:p>
    <w:p w14:paraId="1EB03711" w14:textId="5BE825D0"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economicStagnation}}</w:t>
      </w:r>
    </w:p>
    <w:p w14:paraId="2D090116" w14:textId="20177910" w:rsidR="00D61204" w:rsidRDefault="00D61204" w:rsidP="0062109D">
      <w:pPr>
        <w:spacing w:after="0" w:line="240" w:lineRule="auto"/>
        <w:rPr>
          <w:rFonts w:ascii="Times New Roman" w:eastAsia="Cambria" w:hAnsi="Times New Roman" w:cs="Times New Roman"/>
          <w:kern w:val="0"/>
          <w14:ligatures w14:val="none"/>
        </w:rPr>
      </w:pPr>
    </w:p>
    <w:p w14:paraId="6825F52F" w14:textId="6AE742DC"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enviromentalHazardsHeading}}</w:t>
      </w:r>
    </w:p>
    <w:p w14:paraId="31A8E396" w14:textId="7F9F198A"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enviromentalHazards}}</w:t>
      </w:r>
    </w:p>
    <w:p w14:paraId="472D648B" w14:textId="77777777" w:rsidR="00D61204" w:rsidRDefault="00D61204" w:rsidP="0062109D">
      <w:pPr>
        <w:spacing w:after="0" w:line="240" w:lineRule="auto"/>
        <w:rPr>
          <w:rFonts w:ascii="Times New Roman" w:eastAsia="Cambria" w:hAnsi="Times New Roman" w:cs="Times New Roman"/>
          <w:kern w:val="0"/>
          <w14:ligatures w14:val="none"/>
        </w:rPr>
      </w:pPr>
    </w:p>
    <w:p w14:paraId="76DB17D6" w14:textId="6E288301"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residentialSegregationHeading}}</w:t>
      </w:r>
    </w:p>
    <w:p w14:paraId="05BFD940" w14:textId="7127E75A" w:rsidR="00D61204" w:rsidRDefault="00D61204"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residentialSegregation}}</w:t>
      </w:r>
    </w:p>
    <w:p w14:paraId="4641AEA7" w14:textId="27450950" w:rsidR="0062109D" w:rsidRPr="0062109D" w:rsidRDefault="0062109D" w:rsidP="0062109D">
      <w:pPr>
        <w:spacing w:after="0" w:line="240" w:lineRule="auto"/>
        <w:rPr>
          <w:rFonts w:ascii="Times New Roman" w:eastAsia="Cambria" w:hAnsi="Times New Roman" w:cs="Times New Roman"/>
          <w:kern w:val="0"/>
          <w14:ligatures w14:val="none"/>
        </w:rPr>
      </w:pPr>
      <w:r w:rsidRPr="0062109D">
        <w:rPr>
          <w:rFonts w:ascii="Times New Roman" w:eastAsia="Cambria" w:hAnsi="Times New Roman" w:cs="Times New Roman"/>
          <w:kern w:val="0"/>
          <w14:ligatures w14:val="none"/>
        </w:rPr>
        <w:t xml:space="preserve"> </w:t>
      </w:r>
    </w:p>
    <w:p w14:paraId="60D6286A" w14:textId="77777777" w:rsidR="0062109D" w:rsidRPr="0062109D" w:rsidRDefault="0062109D" w:rsidP="0062109D">
      <w:pPr>
        <w:spacing w:after="0" w:line="240" w:lineRule="auto"/>
        <w:rPr>
          <w:rFonts w:ascii="Times New Roman" w:eastAsia="Times New Roman" w:hAnsi="Times New Roman" w:cs="Times New Roman"/>
          <w:b/>
          <w:kern w:val="0"/>
          <w14:ligatures w14:val="none"/>
        </w:rPr>
      </w:pPr>
      <w:bookmarkStart w:id="4" w:name="_2et92p0"/>
      <w:bookmarkEnd w:id="4"/>
    </w:p>
    <w:p w14:paraId="12D94BFE" w14:textId="77777777" w:rsidR="0062109D" w:rsidRPr="0062109D" w:rsidRDefault="0062109D" w:rsidP="0062109D">
      <w:pPr>
        <w:numPr>
          <w:ilvl w:val="0"/>
          <w:numId w:val="3"/>
        </w:numPr>
        <w:spacing w:after="0" w:line="240" w:lineRule="auto"/>
        <w:contextualSpacing/>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Childhood Trauma and Adversity</w:t>
      </w:r>
    </w:p>
    <w:p w14:paraId="35450ED0"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35561C9A"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Times New Roman" w:hAnsi="Times New Roman" w:cs="Times New Roman"/>
          <w:kern w:val="0"/>
          <w14:ligatures w14:val="none"/>
        </w:rPr>
        <w:t xml:space="preserve">Dewayne was the victim of cumulative psychological trauma throughout his childhood. Childhood psychological trauma refers to a deeply disturbing event or condition occurring during the pre-adulthood stages of development. I screened Dewayne using a version of the renowned Adverse Childhood Experiences (ACE) questionnaire. The ACE instrument screens for the most prevalent types of childhood trauma, which include emotional abuse, physical abuse, sexual abuse, emotional neglect, physical neglect, domestic violence, household substance abuse, household mental illness, parental separation or divorce, and household member incarceration. My analysis of the interview data, case files, and collateral interviews indicates that </w:t>
      </w:r>
      <w:r w:rsidRPr="0062109D">
        <w:rPr>
          <w:rFonts w:ascii="Times New Roman" w:eastAsia="Times New Roman" w:hAnsi="Times New Roman" w:cs="Times New Roman"/>
          <w:b/>
          <w:bCs/>
          <w:kern w:val="0"/>
          <w:u w:val="single"/>
          <w14:ligatures w14:val="none"/>
        </w:rPr>
        <w:t>Dewayne has an ACE score of 10</w:t>
      </w:r>
      <w:r w:rsidRPr="0062109D">
        <w:rPr>
          <w:rFonts w:ascii="Times New Roman" w:eastAsia="Times New Roman" w:hAnsi="Times New Roman" w:cs="Times New Roman"/>
          <w:kern w:val="0"/>
          <w14:ligatures w14:val="none"/>
        </w:rPr>
        <w:t xml:space="preserve">, which is well beyond the clinical threshold for severe and lasting adverse health and behavioral outcomes. Less than .01% of a sample of high-risk youth in the Florida Department of Juvenile Justice database reported an ACE score of 10 or higher. Previous studies have shown that as a person’s ACE score increases, so do their risk of health and behavioral problems </w:t>
      </w:r>
      <w:r w:rsidRPr="0062109D">
        <w:rPr>
          <w:rFonts w:ascii="Times New Roman" w:eastAsia="Times New Roman" w:hAnsi="Times New Roman" w:cs="Times New Roman"/>
          <w:kern w:val="0"/>
          <w14:ligatures w14:val="none"/>
        </w:rPr>
        <w:fldChar w:fldCharType="begin">
          <w:fldData xml:space="preserve">PEVuZE5vdGU+PENpdGU+PEF1dGhvcj5CYWdsaXZpbzwvQXV0aG9yPjxZZWFyPjIwMTQ8L1llYXI+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</w:fldData>
        </w:fldChar>
      </w:r>
      <w:r w:rsidRPr="0062109D">
        <w:rPr>
          <w:rFonts w:ascii="Times New Roman" w:eastAsia="Times New Roman" w:hAnsi="Times New Roman" w:cs="Times New Roman"/>
          <w:kern w:val="0"/>
          <w14:ligatures w14:val="none"/>
        </w:rPr>
        <w:instrText xml:space="preserve"> ADDIN EN.CITE </w:instrText>
      </w:r>
      <w:r w:rsidRPr="0062109D">
        <w:rPr>
          <w:rFonts w:ascii="Times New Roman" w:eastAsia="Times New Roman" w:hAnsi="Times New Roman" w:cs="Times New Roman"/>
          <w:kern w:val="0"/>
          <w14:ligatures w14:val="none"/>
        </w:rPr>
        <w:fldChar w:fldCharType="begin">
          <w:fldData xml:space="preserve">PEVuZE5vdGU+PENpdGU+PEF1dGhvcj5CYWdsaXZpbzwvQXV0aG9yPjxZZWFyPjIwMTQ8L1llYXI+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</w:fldData>
        </w:fldChar>
      </w:r>
      <w:r w:rsidRPr="0062109D">
        <w:rPr>
          <w:rFonts w:ascii="Times New Roman" w:eastAsia="Times New Roman" w:hAnsi="Times New Roman" w:cs="Times New Roman"/>
          <w:kern w:val="0"/>
          <w14:ligatures w14:val="none"/>
        </w:rPr>
        <w:instrText xml:space="preserve"> ADDIN EN.CITE.DATA </w:instrText>
      </w:r>
      <w:r w:rsidRPr="0062109D">
        <w:rPr>
          <w:rFonts w:ascii="Times New Roman" w:eastAsia="Times New Roman" w:hAnsi="Times New Roman" w:cs="Times New Roman"/>
          <w:kern w:val="0"/>
          <w14:ligatures w14:val="none"/>
        </w:rPr>
      </w:r>
      <w:r w:rsidRPr="0062109D">
        <w:rPr>
          <w:rFonts w:ascii="Times New Roman" w:eastAsia="Times New Roman" w:hAnsi="Times New Roman" w:cs="Times New Roman"/>
          <w:kern w:val="0"/>
          <w14:ligatures w14:val="none"/>
        </w:rPr>
        <w:fldChar w:fldCharType="end"/>
      </w:r>
      <w:r w:rsidRPr="0062109D">
        <w:rPr>
          <w:rFonts w:ascii="Times New Roman" w:eastAsia="Times New Roman" w:hAnsi="Times New Roman" w:cs="Times New Roman"/>
          <w:kern w:val="0"/>
          <w14:ligatures w14:val="none"/>
        </w:rPr>
      </w:r>
      <w:r w:rsidRPr="0062109D">
        <w:rPr>
          <w:rFonts w:ascii="Times New Roman" w:eastAsia="Times New Roman" w:hAnsi="Times New Roman" w:cs="Times New Roman"/>
          <w:kern w:val="0"/>
          <w14:ligatures w14:val="none"/>
        </w:rPr>
        <w:fldChar w:fldCharType="separate"/>
      </w:r>
      <w:r w:rsidRPr="0062109D">
        <w:rPr>
          <w:rFonts w:ascii="Times New Roman" w:eastAsia="Times New Roman" w:hAnsi="Times New Roman" w:cs="Times New Roman"/>
          <w:noProof/>
          <w:kern w:val="0"/>
          <w14:ligatures w14:val="none"/>
        </w:rPr>
        <w:t>(</w:t>
      </w:r>
      <w:hyperlink r:id="rId5" w:anchor="_ENREF_1" w:tooltip="Baglivio, 2014 #190" w:history="1">
        <w:r w:rsidRPr="0062109D">
          <w:rPr>
            <w:rFonts w:ascii="Cambria" w:eastAsia="Cambria" w:hAnsi="Cambria" w:cs="Cambria"/>
            <w:noProof/>
            <w:color w:val="0000FF"/>
            <w:kern w:val="0"/>
            <w:u w:val="single"/>
            <w14:ligatures w14:val="none"/>
          </w:rPr>
          <w:t>M. T. Baglivio, Jackowski, Greenwald, &amp; Howell, 2014</w:t>
        </w:r>
      </w:hyperlink>
      <w:r w:rsidRPr="0062109D">
        <w:rPr>
          <w:rFonts w:ascii="Times New Roman" w:eastAsia="Times New Roman" w:hAnsi="Times New Roman" w:cs="Times New Roman"/>
          <w:noProof/>
          <w:kern w:val="0"/>
          <w14:ligatures w14:val="none"/>
        </w:rPr>
        <w:t xml:space="preserve">; </w:t>
      </w:r>
      <w:hyperlink r:id="rId6" w:anchor="_ENREF_2" w:tooltip="Baglivio, 2015 #195" w:history="1">
        <w:r w:rsidRPr="0062109D">
          <w:rPr>
            <w:rFonts w:ascii="Cambria" w:eastAsia="Cambria" w:hAnsi="Cambria" w:cs="Cambria"/>
            <w:noProof/>
            <w:color w:val="0000FF"/>
            <w:kern w:val="0"/>
            <w:u w:val="single"/>
            <w14:ligatures w14:val="none"/>
          </w:rPr>
          <w:t>Michael T. Baglivio, Wolff, Piquero, &amp; Epps, 2015 &amp; Epps, 2015</w:t>
        </w:r>
      </w:hyperlink>
      <w:r w:rsidRPr="0062109D">
        <w:rPr>
          <w:rFonts w:ascii="Times New Roman" w:eastAsia="Times New Roman" w:hAnsi="Times New Roman" w:cs="Times New Roman"/>
          <w:noProof/>
          <w:kern w:val="0"/>
          <w14:ligatures w14:val="none"/>
        </w:rPr>
        <w:t xml:space="preserve">; </w:t>
      </w:r>
      <w:hyperlink r:id="rId7" w:anchor="_ENREF_3" w:tooltip="Felitti, 1998 #682" w:history="1">
        <w:r w:rsidRPr="0062109D">
          <w:rPr>
            <w:rFonts w:ascii="Cambria" w:eastAsia="Cambria" w:hAnsi="Cambria" w:cs="Cambria"/>
            <w:noProof/>
            <w:color w:val="0000FF"/>
            <w:kern w:val="0"/>
            <w:u w:val="single"/>
            <w14:ligatures w14:val="none"/>
          </w:rPr>
          <w:t>Felitti, Anda, Nordenberg, &amp; Williamson, 1998 &amp; Williamson, 1998</w:t>
        </w:r>
      </w:hyperlink>
      <w:r w:rsidRPr="0062109D">
        <w:rPr>
          <w:rFonts w:ascii="Times New Roman" w:eastAsia="Times New Roman" w:hAnsi="Times New Roman" w:cs="Times New Roman"/>
          <w:noProof/>
          <w:kern w:val="0"/>
          <w14:ligatures w14:val="none"/>
        </w:rPr>
        <w:t>)</w:t>
      </w:r>
      <w:r w:rsidRPr="0062109D">
        <w:rPr>
          <w:rFonts w:ascii="Times New Roman" w:eastAsia="Times New Roman" w:hAnsi="Times New Roman" w:cs="Times New Roman"/>
          <w:kern w:val="0"/>
          <w14:ligatures w14:val="none"/>
        </w:rPr>
        <w:fldChar w:fldCharType="end"/>
      </w:r>
      <w:r w:rsidRPr="0062109D">
        <w:rPr>
          <w:rFonts w:ascii="Times New Roman" w:eastAsia="Times New Roman" w:hAnsi="Times New Roman" w:cs="Times New Roman"/>
          <w:kern w:val="0"/>
          <w14:ligatures w14:val="none"/>
        </w:rPr>
        <w:t>. All ACEs occurred before his 18</w:t>
      </w:r>
      <w:r w:rsidRPr="0062109D">
        <w:rPr>
          <w:rFonts w:ascii="Times New Roman" w:eastAsia="Times New Roman" w:hAnsi="Times New Roman" w:cs="Times New Roman"/>
          <w:kern w:val="0"/>
          <w:vertAlign w:val="superscript"/>
          <w14:ligatures w14:val="none"/>
        </w:rPr>
        <w:t>th</w:t>
      </w:r>
      <w:r w:rsidRPr="0062109D">
        <w:rPr>
          <w:rFonts w:ascii="Times New Roman" w:eastAsia="Times New Roman" w:hAnsi="Times New Roman" w:cs="Times New Roman"/>
          <w:kern w:val="0"/>
          <w14:ligatures w14:val="none"/>
        </w:rPr>
        <w:t xml:space="preserve"> birthday. </w:t>
      </w:r>
    </w:p>
    <w:p w14:paraId="43940E05"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21EAB9FF" w14:textId="3096984E" w:rsidR="0062109D" w:rsidRPr="0062109D" w:rsidRDefault="00D61204" w:rsidP="0062109D">
      <w:pPr>
        <w:spacing w:after="0" w:line="240" w:lineRule="auto"/>
        <w:outlineLvl w:val="2"/>
        <w:rPr>
          <w:rFonts w:ascii="Times New Roman" w:eastAsia="Times New Roman" w:hAnsi="Times New Roman" w:cs="Times New Roman"/>
          <w:bCs/>
          <w:i/>
          <w:kern w:val="0"/>
          <w14:ligatures w14:val="none"/>
        </w:rPr>
      </w:pPr>
      <w:r w:rsidRPr="00D61204">
        <w:rPr>
          <w:rFonts w:ascii="Times New Roman" w:eastAsia="Times New Roman" w:hAnsi="Times New Roman" w:cs="Times New Roman"/>
          <w:bCs/>
          <w:iCs/>
          <w:kern w:val="0"/>
          <w14:ligatures w14:val="none"/>
        </w:rPr>
        <w:t>{{firstName}}</w:t>
      </w:r>
      <w:r w:rsidR="0062109D" w:rsidRPr="0062109D">
        <w:rPr>
          <w:rFonts w:ascii="Times New Roman" w:eastAsia="Times New Roman" w:hAnsi="Times New Roman" w:cs="Times New Roman"/>
          <w:bCs/>
          <w:i/>
          <w:kern w:val="0"/>
          <w14:ligatures w14:val="none"/>
        </w:rPr>
        <w:t>’s ACEs</w:t>
      </w:r>
    </w:p>
    <w:p w14:paraId="44EE3FDB"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031494B2"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 xml:space="preserve"> Emotional abuse </w:t>
      </w:r>
    </w:p>
    <w:p w14:paraId="479925DD"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594E67C7" w14:textId="21A9D262" w:rsidR="0062109D" w:rsidRPr="0062109D" w:rsidRDefault="00D61204" w:rsidP="0062109D">
      <w:pPr>
        <w:spacing w:after="0" w:line="240" w:lineRule="auto"/>
        <w:rPr>
          <w:rFonts w:ascii="Times New Roman" w:eastAsia="Cambria" w:hAnsi="Times New Roman" w:cs="Times New Roman"/>
          <w:kern w:val="0"/>
          <w14:ligatures w14:val="none"/>
        </w:rPr>
      </w:pPr>
      <w:r>
        <w:rPr>
          <w:rFonts w:ascii="Times New Roman" w:eastAsia="Times New Roman" w:hAnsi="Times New Roman" w:cs="Times New Roman"/>
          <w:kern w:val="0"/>
          <w14:ligatures w14:val="none"/>
        </w:rPr>
        <w:t>{{emotionalAbuse}}</w:t>
      </w:r>
    </w:p>
    <w:p w14:paraId="2FF01BA1"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2960BD44"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 xml:space="preserve">Physical abuse </w:t>
      </w:r>
    </w:p>
    <w:p w14:paraId="7F49A201"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46D90B6E" w14:textId="572DD8AF" w:rsidR="0062109D" w:rsidRPr="0062109D" w:rsidRDefault="00D61204" w:rsidP="0062109D">
      <w:pPr>
        <w:spacing w:after="0" w:line="240" w:lineRule="auto"/>
        <w:rPr>
          <w:rFonts w:ascii="Times New Roman" w:eastAsia="Cambria" w:hAnsi="Times New Roman" w:cs="Times New Roman"/>
          <w:kern w:val="0"/>
          <w14:ligatures w14:val="none"/>
        </w:rPr>
      </w:pPr>
      <w:r>
        <w:rPr>
          <w:rFonts w:ascii="Times New Roman" w:eastAsia="Times New Roman" w:hAnsi="Times New Roman" w:cs="Times New Roman"/>
          <w:kern w:val="0"/>
          <w14:ligatures w14:val="none"/>
        </w:rPr>
        <w:t>{{physicalAbuse}}</w:t>
      </w:r>
    </w:p>
    <w:p w14:paraId="0F985999"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62B205DE"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 xml:space="preserve">Sexual abuse </w:t>
      </w:r>
    </w:p>
    <w:p w14:paraId="6297F3D5"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7A721894" w14:textId="25D2C82D" w:rsidR="0062109D" w:rsidRPr="0062109D" w:rsidRDefault="00D61204" w:rsidP="0062109D">
      <w:pPr>
        <w:spacing w:after="0" w:line="240" w:lineRule="auto"/>
        <w:rPr>
          <w:rFonts w:ascii="Times New Roman" w:eastAsia="Cambria" w:hAnsi="Times New Roman" w:cs="Times New Roman"/>
          <w:kern w:val="0"/>
          <w14:ligatures w14:val="none"/>
        </w:rPr>
      </w:pPr>
      <w:r>
        <w:rPr>
          <w:rFonts w:ascii="Times New Roman" w:eastAsia="Times New Roman" w:hAnsi="Times New Roman" w:cs="Times New Roman"/>
          <w:kern w:val="0"/>
          <w14:ligatures w14:val="none"/>
        </w:rPr>
        <w:t>{{sexualAbuse}}</w:t>
      </w:r>
    </w:p>
    <w:p w14:paraId="0625DCAE"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758FBCE0"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 xml:space="preserve">Emotional neglect </w:t>
      </w:r>
    </w:p>
    <w:p w14:paraId="264DCA06"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bookmarkStart w:id="5" w:name="_tyjcwt"/>
      <w:bookmarkEnd w:id="5"/>
    </w:p>
    <w:p w14:paraId="114C0A58" w14:textId="3FAA6913" w:rsidR="0062109D" w:rsidRPr="0062109D" w:rsidRDefault="00D61204" w:rsidP="0062109D">
      <w:pPr>
        <w:spacing w:after="0" w:line="240" w:lineRule="auto"/>
        <w:rPr>
          <w:rFonts w:ascii="Times New Roman" w:eastAsia="Cambria" w:hAnsi="Times New Roman" w:cs="Times New Roman"/>
          <w:kern w:val="0"/>
          <w14:ligatures w14:val="none"/>
        </w:rPr>
      </w:pPr>
      <w:bookmarkStart w:id="6" w:name="_3dy6vkm"/>
      <w:bookmarkEnd w:id="6"/>
      <w:r>
        <w:rPr>
          <w:rFonts w:ascii="Times New Roman" w:eastAsia="Times New Roman" w:hAnsi="Times New Roman" w:cs="Times New Roman"/>
          <w:kern w:val="0"/>
          <w14:ligatures w14:val="none"/>
        </w:rPr>
        <w:t>{{emotionalNeglect}}</w:t>
      </w:r>
    </w:p>
    <w:p w14:paraId="2D35945B"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bookmarkStart w:id="7" w:name="_1t3h5sf"/>
      <w:bookmarkEnd w:id="7"/>
    </w:p>
    <w:p w14:paraId="7B893E59"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Physical neglect</w:t>
      </w:r>
    </w:p>
    <w:p w14:paraId="5B29CD9F"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443E8D63" w14:textId="73F63D75" w:rsidR="0062109D" w:rsidRPr="0062109D" w:rsidRDefault="00D61204" w:rsidP="0062109D">
      <w:pPr>
        <w:spacing w:after="0"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kern w:val="0"/>
          <w14:ligatures w14:val="none"/>
        </w:rPr>
        <w:t>{{physicalNeglect}}</w:t>
      </w:r>
    </w:p>
    <w:p w14:paraId="2EC2E31C"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058F8257"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Domestic violence</w:t>
      </w:r>
    </w:p>
    <w:p w14:paraId="6D87FCEC"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0196DE91" w14:textId="23231848" w:rsidR="0062109D" w:rsidRPr="0062109D" w:rsidRDefault="00D61204" w:rsidP="0062109D">
      <w:pPr>
        <w:spacing w:after="0"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kern w:val="0"/>
          <w14:ligatures w14:val="none"/>
        </w:rPr>
        <w:t>{{familyAbuse}}</w:t>
      </w:r>
    </w:p>
    <w:p w14:paraId="13E506BE"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544064FD"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Household substance misuse</w:t>
      </w:r>
    </w:p>
    <w:p w14:paraId="456F2B91"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06B1116A" w14:textId="0C9FC320" w:rsidR="0062109D" w:rsidRPr="0062109D" w:rsidRDefault="00D61204" w:rsidP="0062109D">
      <w:pPr>
        <w:spacing w:after="0" w:line="240" w:lineRule="auto"/>
        <w:rPr>
          <w:rFonts w:ascii="Times New Roman" w:eastAsia="Cambria" w:hAnsi="Times New Roman" w:cs="Times New Roman"/>
          <w:kern w:val="0"/>
          <w14:ligatures w14:val="none"/>
        </w:rPr>
      </w:pPr>
      <w:r>
        <w:rPr>
          <w:rFonts w:ascii="Times New Roman" w:eastAsia="Times New Roman" w:hAnsi="Times New Roman" w:cs="Times New Roman"/>
          <w:kern w:val="0"/>
          <w14:ligatures w14:val="none"/>
        </w:rPr>
        <w:t>{{AlcoholAbuse}}</w:t>
      </w:r>
    </w:p>
    <w:p w14:paraId="51F5B63F"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5A5D6534"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iCs/>
          <w:kern w:val="0"/>
          <w14:ligatures w14:val="none"/>
        </w:rPr>
      </w:pPr>
      <w:r w:rsidRPr="0062109D">
        <w:rPr>
          <w:rFonts w:ascii="Times New Roman" w:eastAsia="Times New Roman" w:hAnsi="Times New Roman" w:cs="Times New Roman"/>
          <w:i/>
          <w:iCs/>
          <w:kern w:val="0"/>
          <w14:ligatures w14:val="none"/>
        </w:rPr>
        <w:t xml:space="preserve">Household Mental Illness </w:t>
      </w:r>
    </w:p>
    <w:p w14:paraId="4C005F52"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4555A80D" w14:textId="450209C3" w:rsidR="0062109D" w:rsidRPr="0062109D" w:rsidRDefault="00AC66BB" w:rsidP="0062109D">
      <w:pPr>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mentalIllness</w:t>
      </w:r>
    </w:p>
    <w:p w14:paraId="021CDDB5"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28721A35"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kern w:val="0"/>
          <w14:ligatures w14:val="none"/>
        </w:rPr>
      </w:pPr>
      <w:r w:rsidRPr="0062109D">
        <w:rPr>
          <w:rFonts w:ascii="Times New Roman" w:eastAsia="Times New Roman" w:hAnsi="Times New Roman" w:cs="Times New Roman"/>
          <w:i/>
          <w:kern w:val="0"/>
          <w14:ligatures w14:val="none"/>
        </w:rPr>
        <w:t>Parental Separation</w:t>
      </w:r>
    </w:p>
    <w:p w14:paraId="3C64389A"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6BDC3227" w14:textId="740D3F86" w:rsidR="0062109D" w:rsidRPr="0062109D" w:rsidRDefault="00AC66BB" w:rsidP="0062109D">
      <w:pPr>
        <w:spacing w:after="0" w:line="240" w:lineRule="auto"/>
        <w:rPr>
          <w:rFonts w:ascii="Times New Roman" w:eastAsia="Cambria" w:hAnsi="Times New Roman" w:cs="Times New Roman"/>
          <w:kern w:val="0"/>
          <w14:ligatures w14:val="none"/>
        </w:rPr>
      </w:pPr>
      <w:bookmarkStart w:id="8" w:name="_4d34og8"/>
      <w:bookmarkEnd w:id="8"/>
      <w:r>
        <w:rPr>
          <w:rFonts w:ascii="Times New Roman" w:eastAsia="Times New Roman" w:hAnsi="Times New Roman" w:cs="Times New Roman"/>
          <w:kern w:val="0"/>
          <w14:ligatures w14:val="none"/>
        </w:rPr>
        <w:t>{{separation}}</w:t>
      </w:r>
    </w:p>
    <w:p w14:paraId="797CE392" w14:textId="77777777" w:rsidR="0062109D" w:rsidRPr="0062109D" w:rsidRDefault="0062109D" w:rsidP="0062109D">
      <w:pPr>
        <w:spacing w:after="0" w:line="240" w:lineRule="auto"/>
        <w:rPr>
          <w:rFonts w:ascii="Times New Roman" w:eastAsia="Times New Roman" w:hAnsi="Times New Roman" w:cs="Times New Roman"/>
          <w:color w:val="7030A0"/>
          <w:kern w:val="0"/>
          <w14:ligatures w14:val="none"/>
        </w:rPr>
      </w:pPr>
    </w:p>
    <w:p w14:paraId="47335D56" w14:textId="77777777" w:rsidR="0062109D" w:rsidRPr="0062109D" w:rsidRDefault="0062109D" w:rsidP="0062109D">
      <w:pPr>
        <w:numPr>
          <w:ilvl w:val="0"/>
          <w:numId w:val="4"/>
        </w:numPr>
        <w:spacing w:after="0" w:line="240" w:lineRule="auto"/>
        <w:contextualSpacing/>
        <w:rPr>
          <w:rFonts w:ascii="Times New Roman" w:eastAsia="Times New Roman" w:hAnsi="Times New Roman" w:cs="Times New Roman"/>
          <w:i/>
          <w:iCs/>
          <w:kern w:val="0"/>
          <w14:ligatures w14:val="none"/>
        </w:rPr>
      </w:pPr>
      <w:bookmarkStart w:id="9" w:name="_Hlk126012892"/>
      <w:r w:rsidRPr="0062109D">
        <w:rPr>
          <w:rFonts w:ascii="Times New Roman" w:eastAsia="Times New Roman" w:hAnsi="Times New Roman" w:cs="Times New Roman"/>
          <w:i/>
          <w:iCs/>
          <w:kern w:val="0"/>
          <w14:ligatures w14:val="none"/>
        </w:rPr>
        <w:t xml:space="preserve">Household Member Incarceration </w:t>
      </w:r>
    </w:p>
    <w:bookmarkEnd w:id="9"/>
    <w:p w14:paraId="18908B7B"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7C439BFC" w14:textId="28EDD270" w:rsidR="0062109D" w:rsidRPr="0062109D" w:rsidRDefault="00AC66BB" w:rsidP="0062109D">
      <w:pPr>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familyInPrison}}</w:t>
      </w:r>
    </w:p>
    <w:p w14:paraId="48C41C7D"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2685D0B0" w14:textId="77777777" w:rsidR="0062109D" w:rsidRPr="0062109D" w:rsidRDefault="0062109D" w:rsidP="0062109D">
      <w:pPr>
        <w:spacing w:after="0" w:line="240" w:lineRule="auto"/>
        <w:rPr>
          <w:rFonts w:ascii="Times New Roman" w:eastAsia="Times New Roman" w:hAnsi="Times New Roman" w:cs="Times New Roman"/>
          <w:b/>
          <w:bCs/>
          <w:i/>
          <w:iCs/>
          <w:kern w:val="0"/>
          <w14:ligatures w14:val="none"/>
        </w:rPr>
      </w:pPr>
      <w:r w:rsidRPr="0062109D">
        <w:rPr>
          <w:rFonts w:ascii="Times New Roman" w:eastAsia="Times New Roman" w:hAnsi="Times New Roman" w:cs="Times New Roman"/>
          <w:b/>
          <w:bCs/>
          <w:i/>
          <w:iCs/>
          <w:kern w:val="0"/>
          <w14:ligatures w14:val="none"/>
        </w:rPr>
        <w:t>Other Trauma</w:t>
      </w:r>
    </w:p>
    <w:p w14:paraId="76A3AB47"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7FEEBD99" w14:textId="4580BFF5" w:rsidR="0062109D" w:rsidRPr="0062109D" w:rsidRDefault="00AC66BB"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otherTrauna}}</w:t>
      </w:r>
    </w:p>
    <w:p w14:paraId="34EF390A" w14:textId="77777777" w:rsidR="0062109D" w:rsidRPr="0062109D" w:rsidRDefault="0062109D" w:rsidP="0062109D">
      <w:pPr>
        <w:spacing w:after="0" w:line="240" w:lineRule="auto"/>
        <w:rPr>
          <w:rFonts w:ascii="Times New Roman" w:eastAsia="Times New Roman" w:hAnsi="Times New Roman" w:cs="Times New Roman"/>
          <w:color w:val="FF0000"/>
          <w:kern w:val="0"/>
          <w:highlight w:val="yellow"/>
          <w14:ligatures w14:val="none"/>
        </w:rPr>
      </w:pPr>
    </w:p>
    <w:p w14:paraId="586C00D5" w14:textId="77777777" w:rsidR="0062109D" w:rsidRPr="0062109D" w:rsidRDefault="0062109D" w:rsidP="0062109D">
      <w:pPr>
        <w:numPr>
          <w:ilvl w:val="0"/>
          <w:numId w:val="3"/>
        </w:numPr>
        <w:spacing w:after="0" w:line="240" w:lineRule="auto"/>
        <w:outlineLvl w:val="1"/>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Delinquent peers and role models</w:t>
      </w:r>
    </w:p>
    <w:p w14:paraId="4268E12B" w14:textId="77777777" w:rsidR="0062109D" w:rsidRPr="0062109D" w:rsidRDefault="0062109D" w:rsidP="0062109D">
      <w:pPr>
        <w:spacing w:after="0" w:line="240" w:lineRule="auto"/>
        <w:rPr>
          <w:rFonts w:ascii="Times New Roman" w:eastAsia="Cambria" w:hAnsi="Times New Roman" w:cs="Times New Roman"/>
          <w:bCs/>
          <w:kern w:val="0"/>
          <w14:ligatures w14:val="none"/>
        </w:rPr>
      </w:pPr>
    </w:p>
    <w:p w14:paraId="3D12070F" w14:textId="73F4BE81" w:rsidR="0062109D" w:rsidRDefault="00AC66BB" w:rsidP="0062109D">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delinquentPeers}}</w:t>
      </w:r>
    </w:p>
    <w:p w14:paraId="4076A5F0" w14:textId="605D813E" w:rsidR="00AC66BB" w:rsidRDefault="00AC66BB" w:rsidP="0062109D">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gangInvolvement}}</w:t>
      </w:r>
    </w:p>
    <w:p w14:paraId="2D86AE8D" w14:textId="7FB6B740" w:rsidR="00AC66BB" w:rsidRDefault="00AC66BB" w:rsidP="0062109D">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streetGuys}}</w:t>
      </w:r>
    </w:p>
    <w:p w14:paraId="0050C946" w14:textId="7F2EE3CE" w:rsidR="00AC66BB" w:rsidRDefault="00AC66BB" w:rsidP="0062109D">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gangstaAdmiration}}</w:t>
      </w:r>
    </w:p>
    <w:p w14:paraId="5FDFB249" w14:textId="081EE7C9" w:rsidR="00AC66BB" w:rsidRDefault="00AC66BB" w:rsidP="0062109D">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peersInCollege}}</w:t>
      </w:r>
    </w:p>
    <w:p w14:paraId="5C8C321D" w14:textId="4FB70B01" w:rsidR="00AC66BB" w:rsidRDefault="00AC66BB" w:rsidP="0062109D">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peersInPrison}}</w:t>
      </w:r>
    </w:p>
    <w:p w14:paraId="1C9B9ABB" w14:textId="63342D28" w:rsidR="00AC66BB" w:rsidRDefault="00AC66BB" w:rsidP="00AC66BB">
      <w:pPr>
        <w:spacing w:after="0" w:line="240" w:lineRule="auto"/>
        <w:ind w:left="360"/>
        <w:rPr>
          <w:rFonts w:ascii="Times New Roman" w:eastAsia="Cambria" w:hAnsi="Times New Roman" w:cs="Times New Roman"/>
          <w:bCs/>
          <w:kern w:val="0"/>
          <w14:ligatures w14:val="none"/>
        </w:rPr>
      </w:pPr>
      <w:r>
        <w:rPr>
          <w:rFonts w:ascii="Times New Roman" w:eastAsia="Cambria" w:hAnsi="Times New Roman" w:cs="Times New Roman"/>
          <w:bCs/>
          <w:kern w:val="0"/>
          <w14:ligatures w14:val="none"/>
        </w:rPr>
        <w:t>{{relativesInPrison}}</w:t>
      </w:r>
    </w:p>
    <w:p w14:paraId="544E8611" w14:textId="77777777" w:rsidR="00AC66BB" w:rsidRPr="0062109D" w:rsidRDefault="00AC66BB" w:rsidP="0062109D">
      <w:pPr>
        <w:spacing w:after="0" w:line="240" w:lineRule="auto"/>
        <w:ind w:left="360"/>
        <w:rPr>
          <w:rFonts w:ascii="Times New Roman" w:eastAsia="Cambria" w:hAnsi="Times New Roman" w:cs="Times New Roman"/>
          <w:b/>
          <w:bCs/>
          <w:color w:val="FF0000"/>
          <w:kern w:val="0"/>
          <w14:ligatures w14:val="none"/>
        </w:rPr>
      </w:pPr>
    </w:p>
    <w:p w14:paraId="77A5B153" w14:textId="77777777" w:rsidR="0062109D" w:rsidRPr="0062109D" w:rsidRDefault="0062109D" w:rsidP="0062109D">
      <w:pPr>
        <w:numPr>
          <w:ilvl w:val="0"/>
          <w:numId w:val="3"/>
        </w:numPr>
        <w:spacing w:after="0" w:line="240" w:lineRule="auto"/>
        <w:outlineLvl w:val="1"/>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Lack of Protective Factors</w:t>
      </w:r>
    </w:p>
    <w:p w14:paraId="2A90A60E"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0A3F25F4" w14:textId="77777777" w:rsidR="0062109D" w:rsidRPr="0062109D" w:rsidRDefault="0062109D" w:rsidP="0062109D">
      <w:pPr>
        <w:spacing w:after="0" w:line="240" w:lineRule="auto"/>
        <w:rPr>
          <w:rFonts w:ascii="Times New Roman" w:eastAsia="Cambria" w:hAnsi="Times New Roman" w:cs="Times New Roman"/>
          <w:kern w:val="0"/>
          <w14:ligatures w14:val="none"/>
        </w:rPr>
      </w:pPr>
      <w:r w:rsidRPr="0062109D">
        <w:rPr>
          <w:rFonts w:ascii="Times New Roman" w:eastAsia="Cambria" w:hAnsi="Times New Roman" w:cs="Times New Roman"/>
          <w:kern w:val="0"/>
          <w14:ligatures w14:val="none"/>
        </w:rPr>
        <w:t xml:space="preserve">One of the fundamental questions explored in child psychiatry is, “Why don’t all children with traumatic histories and behavioral health disorders commit crimes?” The answer rests in the concept of risk factors and protective factors. </w:t>
      </w:r>
    </w:p>
    <w:p w14:paraId="339FC454"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32EF245A" w14:textId="1264E329" w:rsidR="0062109D" w:rsidRPr="00AC66BB" w:rsidRDefault="00AC66BB" w:rsidP="0062109D">
      <w:pPr>
        <w:spacing w:after="0" w:line="240" w:lineRule="auto"/>
        <w:rPr>
          <w:rFonts w:ascii="Times New Roman" w:eastAsia="Cambria" w:hAnsi="Times New Roman" w:cs="Times New Roman"/>
          <w:iCs/>
          <w:kern w:val="0"/>
          <w14:ligatures w14:val="none"/>
        </w:rPr>
      </w:pPr>
      <w:r w:rsidRPr="00AC66BB">
        <w:rPr>
          <w:rFonts w:ascii="Times New Roman" w:eastAsia="Times New Roman" w:hAnsi="Times New Roman" w:cs="Times New Roman"/>
          <w:iCs/>
          <w:kern w:val="0"/>
          <w14:ligatures w14:val="none"/>
        </w:rPr>
        <w:t>{{otherRishFactors}}</w:t>
      </w:r>
    </w:p>
    <w:p w14:paraId="1B525CD4" w14:textId="77777777" w:rsidR="0062109D" w:rsidRPr="0062109D" w:rsidRDefault="0062109D" w:rsidP="0062109D">
      <w:pPr>
        <w:spacing w:after="0" w:line="240" w:lineRule="auto"/>
        <w:rPr>
          <w:rFonts w:ascii="Times New Roman" w:eastAsia="Cambria" w:hAnsi="Times New Roman" w:cs="Times New Roman"/>
          <w:b/>
          <w:bCs/>
          <w:color w:val="FF0000"/>
          <w:kern w:val="0"/>
          <w14:ligatures w14:val="none"/>
        </w:rPr>
      </w:pPr>
    </w:p>
    <w:p w14:paraId="41BFEA1C" w14:textId="77777777" w:rsidR="0062109D" w:rsidRPr="0062109D" w:rsidRDefault="0062109D" w:rsidP="0062109D">
      <w:pPr>
        <w:numPr>
          <w:ilvl w:val="0"/>
          <w:numId w:val="3"/>
        </w:numPr>
        <w:spacing w:after="0" w:line="240" w:lineRule="auto"/>
        <w:outlineLvl w:val="1"/>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Unmet Mental Health Needs</w:t>
      </w:r>
    </w:p>
    <w:p w14:paraId="7A851DBE"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12CBA43E" w14:textId="5B14FA41" w:rsidR="0062109D" w:rsidRDefault="00AC66BB"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mentalHealthIssues}}</w:t>
      </w:r>
    </w:p>
    <w:p w14:paraId="520101BC" w14:textId="6B26DFFA" w:rsidR="00AC66BB" w:rsidRDefault="00AC66BB"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mentalHealthImpact}}</w:t>
      </w:r>
    </w:p>
    <w:p w14:paraId="6779330E" w14:textId="5369F163" w:rsidR="000E4239" w:rsidRPr="0062109D" w:rsidRDefault="000E4239"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mentalHealthTreatment}}</w:t>
      </w:r>
    </w:p>
    <w:p w14:paraId="29689FA3" w14:textId="77777777" w:rsidR="0062109D" w:rsidRPr="0062109D" w:rsidRDefault="0062109D" w:rsidP="0062109D">
      <w:pPr>
        <w:spacing w:after="0" w:line="240" w:lineRule="auto"/>
        <w:rPr>
          <w:rFonts w:ascii="Times New Roman" w:eastAsia="Cambria" w:hAnsi="Times New Roman" w:cs="Times New Roman"/>
          <w:color w:val="FF0000"/>
          <w:kern w:val="0"/>
          <w14:ligatures w14:val="none"/>
        </w:rPr>
      </w:pPr>
    </w:p>
    <w:p w14:paraId="2DC10423" w14:textId="77777777" w:rsidR="0062109D" w:rsidRPr="0062109D" w:rsidRDefault="0062109D" w:rsidP="0062109D">
      <w:pPr>
        <w:keepNext/>
        <w:keepLines/>
        <w:spacing w:after="0" w:line="276" w:lineRule="auto"/>
        <w:jc w:val="center"/>
        <w:outlineLvl w:val="0"/>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Character and Potential for Rehabilitation</w:t>
      </w:r>
    </w:p>
    <w:p w14:paraId="60C876F9"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3ED33D18" w14:textId="744202CD" w:rsidR="0062109D" w:rsidRDefault="000E4239" w:rsidP="0062109D">
      <w:pPr>
        <w:spacing w:after="0" w:line="240" w:lineRule="auto"/>
        <w:rPr>
          <w:rFonts w:ascii="Times New Roman" w:eastAsia="Cambria" w:hAnsi="Times New Roman" w:cs="Times New Roman"/>
          <w:color w:val="000000"/>
          <w:kern w:val="0"/>
          <w14:ligatures w14:val="none"/>
        </w:rPr>
      </w:pPr>
      <w:r>
        <w:rPr>
          <w:rFonts w:ascii="Times New Roman" w:eastAsia="Cambria" w:hAnsi="Times New Roman" w:cs="Times New Roman"/>
          <w:color w:val="000000"/>
          <w:kern w:val="0"/>
          <w14:ligatures w14:val="none"/>
        </w:rPr>
        <w:t>{{characterExample}}</w:t>
      </w:r>
    </w:p>
    <w:p w14:paraId="78EB257D" w14:textId="21FF86B4" w:rsidR="000E4239" w:rsidRDefault="000E4239" w:rsidP="0062109D">
      <w:pPr>
        <w:spacing w:after="0" w:line="240" w:lineRule="auto"/>
        <w:rPr>
          <w:rFonts w:ascii="Times New Roman" w:eastAsia="Cambria" w:hAnsi="Times New Roman" w:cs="Times New Roman"/>
          <w:color w:val="000000"/>
          <w:kern w:val="0"/>
          <w14:ligatures w14:val="none"/>
        </w:rPr>
      </w:pPr>
      <w:r>
        <w:rPr>
          <w:rFonts w:ascii="Times New Roman" w:eastAsia="Cambria" w:hAnsi="Times New Roman" w:cs="Times New Roman"/>
          <w:color w:val="000000"/>
          <w:kern w:val="0"/>
          <w14:ligatures w14:val="none"/>
        </w:rPr>
        <w:t>{{goodDeeds}}</w:t>
      </w:r>
    </w:p>
    <w:p w14:paraId="2F2EF6FE" w14:textId="43C86990" w:rsidR="000E4239" w:rsidRDefault="000E4239" w:rsidP="0062109D">
      <w:pPr>
        <w:spacing w:after="0" w:line="240" w:lineRule="auto"/>
        <w:rPr>
          <w:rFonts w:ascii="Times New Roman" w:eastAsia="Cambria" w:hAnsi="Times New Roman" w:cs="Times New Roman"/>
          <w:color w:val="000000"/>
          <w:kern w:val="0"/>
          <w14:ligatures w14:val="none"/>
        </w:rPr>
      </w:pPr>
      <w:r>
        <w:rPr>
          <w:rFonts w:ascii="Times New Roman" w:eastAsia="Cambria" w:hAnsi="Times New Roman" w:cs="Times New Roman"/>
          <w:color w:val="000000"/>
          <w:kern w:val="0"/>
          <w14:ligatures w14:val="none"/>
        </w:rPr>
        <w:t>{{volunteeringOpportunities}}</w:t>
      </w:r>
    </w:p>
    <w:p w14:paraId="15B448C5" w14:textId="1852EA21" w:rsidR="000E4239" w:rsidRDefault="000E4239" w:rsidP="0062109D">
      <w:pPr>
        <w:spacing w:after="0" w:line="240" w:lineRule="auto"/>
        <w:rPr>
          <w:rFonts w:ascii="Times New Roman" w:eastAsia="Cambria" w:hAnsi="Times New Roman" w:cs="Times New Roman"/>
          <w:color w:val="000000"/>
          <w:kern w:val="0"/>
          <w14:ligatures w14:val="none"/>
        </w:rPr>
      </w:pPr>
      <w:r>
        <w:rPr>
          <w:rFonts w:ascii="Times New Roman" w:eastAsia="Cambria" w:hAnsi="Times New Roman" w:cs="Times New Roman"/>
          <w:color w:val="000000"/>
          <w:kern w:val="0"/>
          <w14:ligatures w14:val="none"/>
        </w:rPr>
        <w:t>{{isParent}}</w:t>
      </w:r>
    </w:p>
    <w:p w14:paraId="7725F7C7" w14:textId="46588CD9" w:rsidR="000E4239" w:rsidRDefault="000E4239" w:rsidP="0062109D">
      <w:pPr>
        <w:spacing w:after="0" w:line="240" w:lineRule="auto"/>
        <w:rPr>
          <w:rFonts w:ascii="Times New Roman" w:eastAsia="Cambria" w:hAnsi="Times New Roman" w:cs="Times New Roman"/>
          <w:color w:val="000000"/>
          <w:kern w:val="0"/>
          <w14:ligatures w14:val="none"/>
        </w:rPr>
      </w:pPr>
      <w:r>
        <w:rPr>
          <w:rFonts w:ascii="Times New Roman" w:eastAsia="Cambria" w:hAnsi="Times New Roman" w:cs="Times New Roman"/>
          <w:color w:val="000000"/>
          <w:kern w:val="0"/>
          <w14:ligatures w14:val="none"/>
        </w:rPr>
        <w:t>{{evidenceOfRemorse}}</w:t>
      </w:r>
    </w:p>
    <w:p w14:paraId="479411D8" w14:textId="6C586683" w:rsidR="000E4239" w:rsidRPr="0062109D" w:rsidRDefault="000E4239" w:rsidP="0062109D">
      <w:pPr>
        <w:spacing w:after="0" w:line="240" w:lineRule="auto"/>
        <w:rPr>
          <w:rFonts w:ascii="Times New Roman" w:eastAsia="Cambria" w:hAnsi="Times New Roman" w:cs="Times New Roman"/>
          <w:color w:val="000000"/>
          <w:kern w:val="0"/>
          <w14:ligatures w14:val="none"/>
        </w:rPr>
      </w:pPr>
      <w:r>
        <w:rPr>
          <w:rFonts w:ascii="Times New Roman" w:eastAsia="Cambria" w:hAnsi="Times New Roman" w:cs="Times New Roman"/>
          <w:color w:val="000000"/>
          <w:kern w:val="0"/>
          <w14:ligatures w14:val="none"/>
        </w:rPr>
        <w:t>{{rehabilitationPlan}}</w:t>
      </w:r>
    </w:p>
    <w:p w14:paraId="48DB994F" w14:textId="77777777" w:rsidR="0062109D" w:rsidRPr="0062109D" w:rsidRDefault="0062109D" w:rsidP="0062109D">
      <w:pPr>
        <w:spacing w:after="0" w:line="240" w:lineRule="auto"/>
        <w:rPr>
          <w:rFonts w:ascii="Times New Roman" w:eastAsia="Cambria" w:hAnsi="Times New Roman" w:cs="Times New Roman"/>
          <w:color w:val="FF0000"/>
          <w:kern w:val="0"/>
          <w14:ligatures w14:val="none"/>
        </w:rPr>
      </w:pPr>
    </w:p>
    <w:p w14:paraId="2B955281" w14:textId="77777777" w:rsidR="0062109D" w:rsidRPr="0062109D" w:rsidRDefault="0062109D" w:rsidP="0062109D">
      <w:pPr>
        <w:keepNext/>
        <w:keepLines/>
        <w:spacing w:after="0" w:line="240" w:lineRule="auto"/>
        <w:jc w:val="center"/>
        <w:outlineLvl w:val="0"/>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t xml:space="preserve">CONCLUSION </w:t>
      </w:r>
    </w:p>
    <w:p w14:paraId="1A8ADA6F" w14:textId="77777777" w:rsidR="0062109D" w:rsidRPr="0062109D" w:rsidRDefault="0062109D" w:rsidP="0062109D">
      <w:pPr>
        <w:spacing w:after="0" w:line="240" w:lineRule="auto"/>
        <w:rPr>
          <w:rFonts w:ascii="Times New Roman" w:eastAsia="Cambria" w:hAnsi="Times New Roman" w:cs="Times New Roman"/>
          <w:color w:val="FF0000"/>
          <w:kern w:val="0"/>
          <w14:ligatures w14:val="none"/>
        </w:rPr>
      </w:pPr>
    </w:p>
    <w:p w14:paraId="251E2533" w14:textId="55243FD4" w:rsidR="0062109D" w:rsidRPr="0062109D" w:rsidRDefault="000E4239" w:rsidP="0062109D">
      <w:pPr>
        <w:spacing w:after="0" w:line="240" w:lineRule="auto"/>
        <w:rPr>
          <w:rFonts w:ascii="Times New Roman" w:eastAsia="Cambria" w:hAnsi="Times New Roman" w:cs="Times New Roman"/>
          <w:kern w:val="0"/>
          <w14:ligatures w14:val="none"/>
        </w:rPr>
      </w:pPr>
      <w:r>
        <w:rPr>
          <w:rFonts w:ascii="Times New Roman" w:eastAsia="Cambria" w:hAnsi="Times New Roman" w:cs="Times New Roman"/>
          <w:kern w:val="0"/>
          <w14:ligatures w14:val="none"/>
        </w:rPr>
        <w:t>{{conclusion}}</w:t>
      </w:r>
    </w:p>
    <w:p w14:paraId="1085E494" w14:textId="77777777" w:rsidR="0062109D" w:rsidRPr="0062109D" w:rsidRDefault="0062109D" w:rsidP="0062109D">
      <w:pPr>
        <w:spacing w:after="0" w:line="240" w:lineRule="auto"/>
        <w:rPr>
          <w:rFonts w:ascii="Times New Roman" w:eastAsia="Times New Roman" w:hAnsi="Times New Roman" w:cs="Times New Roman"/>
          <w:color w:val="FF0000"/>
          <w:kern w:val="0"/>
          <w14:ligatures w14:val="none"/>
        </w:rPr>
      </w:pPr>
    </w:p>
    <w:p w14:paraId="7B9ECD71" w14:textId="77777777" w:rsidR="0062109D" w:rsidRPr="0062109D" w:rsidRDefault="0062109D" w:rsidP="0062109D">
      <w:pPr>
        <w:spacing w:after="0" w:line="240" w:lineRule="auto"/>
        <w:rPr>
          <w:rFonts w:ascii="Times New Roman" w:eastAsia="Times New Roman" w:hAnsi="Times New Roman" w:cs="Times New Roman"/>
          <w:color w:val="FF0000"/>
          <w:kern w:val="0"/>
          <w14:ligatures w14:val="none"/>
        </w:rPr>
      </w:pPr>
    </w:p>
    <w:p w14:paraId="163C536D"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23593B51"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3145472D"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49C85E64"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26DA0263" w14:textId="6293F619" w:rsidR="0062109D" w:rsidRPr="0062109D" w:rsidRDefault="0062109D" w:rsidP="0062109D">
      <w:pPr>
        <w:tabs>
          <w:tab w:val="left" w:pos="7651"/>
        </w:tabs>
        <w:spacing w:after="0" w:line="240" w:lineRule="auto"/>
        <w:rPr>
          <w:rFonts w:ascii="Times New Roman" w:eastAsia="Cambria" w:hAnsi="Times New Roman" w:cs="Times New Roman"/>
          <w:kern w:val="0"/>
          <w14:ligatures w14:val="none"/>
        </w:rPr>
      </w:pPr>
      <w:r w:rsidRPr="0062109D">
        <w:rPr>
          <w:rFonts w:ascii="Times New Roman" w:eastAsia="Cambria" w:hAnsi="Times New Roman" w:cs="Times New Roman"/>
          <w:kern w:val="0"/>
          <w14:ligatures w14:val="none"/>
        </w:rPr>
        <w:t xml:space="preserve">                                                                                                             </w:t>
      </w:r>
      <w:r w:rsidR="000E4239">
        <w:rPr>
          <w:rFonts w:ascii="Times New Roman" w:eastAsia="Cambria" w:hAnsi="Times New Roman" w:cs="Times New Roman"/>
          <w:kern w:val="0"/>
          <w14:ligatures w14:val="none"/>
        </w:rPr>
        <w:t>{{date}}</w:t>
      </w:r>
    </w:p>
    <w:p w14:paraId="149A6490" w14:textId="77777777" w:rsidR="0062109D" w:rsidRPr="0062109D" w:rsidRDefault="0062109D" w:rsidP="0062109D">
      <w:pPr>
        <w:spacing w:after="0" w:line="240" w:lineRule="auto"/>
        <w:rPr>
          <w:rFonts w:ascii="Times New Roman" w:eastAsia="Cambria" w:hAnsi="Times New Roman" w:cs="Times New Roman"/>
          <w:kern w:val="0"/>
          <w14:ligatures w14:val="none"/>
        </w:rPr>
      </w:pPr>
      <w:r w:rsidRPr="0062109D">
        <w:rPr>
          <w:rFonts w:ascii="Cambria" w:eastAsia="Cambria" w:hAnsi="Cambria" w:cs="Cambria"/>
          <w:noProof/>
          <w:kern w:val="0"/>
          <w:sz w:val="22"/>
          <w:szCs w:val="22"/>
          <w14:ligatures w14:val="none"/>
        </w:rPr>
        <w:drawing>
          <wp:anchor distT="0" distB="0" distL="0" distR="0" simplePos="0" relativeHeight="251659264" behindDoc="1" locked="0" layoutInCell="1" allowOverlap="1" wp14:anchorId="04EF1B81" wp14:editId="63FEC967">
            <wp:simplePos x="0" y="0"/>
            <wp:positionH relativeFrom="column">
              <wp:posOffset>736600</wp:posOffset>
            </wp:positionH>
            <wp:positionV relativeFrom="paragraph">
              <wp:posOffset>-287655</wp:posOffset>
            </wp:positionV>
            <wp:extent cx="2060575" cy="667385"/>
            <wp:effectExtent l="0" t="0" r="0" b="0"/>
            <wp:wrapNone/>
            <wp:docPr id="5" name="image1.png"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png" descr="A close-up of a signatur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60575" cy="667385"/>
                    </a:xfrm>
                    <a:prstGeom prst="rect">
                      <a:avLst/>
                    </a:prstGeom>
                    <a:noFill/>
                  </pic:spPr>
                </pic:pic>
              </a:graphicData>
            </a:graphic>
            <wp14:sizeRelH relativeFrom="page">
              <wp14:pctWidth>0</wp14:pctWidth>
            </wp14:sizeRelH>
            <wp14:sizeRelV relativeFrom="page">
              <wp14:pctHeight>0</wp14:pctHeight>
            </wp14:sizeRelV>
          </wp:anchor>
        </w:drawing>
      </w:r>
      <w:r w:rsidRPr="0062109D">
        <w:rPr>
          <w:rFonts w:ascii="Times New Roman" w:eastAsia="Cambria" w:hAnsi="Times New Roman" w:cs="Times New Roman"/>
          <w:kern w:val="0"/>
          <w14:ligatures w14:val="none"/>
        </w:rPr>
        <w:t>Signature......................................................................              Date..........................</w:t>
      </w:r>
    </w:p>
    <w:p w14:paraId="02109E91" w14:textId="77777777" w:rsidR="0062109D" w:rsidRPr="0062109D" w:rsidRDefault="0062109D" w:rsidP="0062109D">
      <w:pPr>
        <w:spacing w:after="0" w:line="240" w:lineRule="auto"/>
        <w:rPr>
          <w:rFonts w:ascii="Times New Roman" w:eastAsia="Cambria" w:hAnsi="Times New Roman" w:cs="Times New Roman"/>
          <w:kern w:val="0"/>
          <w14:ligatures w14:val="none"/>
        </w:rPr>
      </w:pPr>
    </w:p>
    <w:p w14:paraId="529FC145" w14:textId="77777777" w:rsidR="0062109D" w:rsidRPr="0062109D" w:rsidRDefault="0062109D" w:rsidP="0062109D">
      <w:pPr>
        <w:spacing w:after="0" w:line="240" w:lineRule="auto"/>
        <w:rPr>
          <w:rFonts w:ascii="Times New Roman" w:eastAsia="Cambria" w:hAnsi="Times New Roman" w:cs="Times New Roman"/>
          <w:b/>
          <w:kern w:val="0"/>
          <w14:ligatures w14:val="none"/>
        </w:rPr>
      </w:pPr>
      <w:r w:rsidRPr="0062109D">
        <w:rPr>
          <w:rFonts w:ascii="Times New Roman" w:eastAsia="Cambria" w:hAnsi="Times New Roman" w:cs="Times New Roman"/>
          <w:b/>
          <w:kern w:val="0"/>
          <w14:ligatures w14:val="none"/>
        </w:rPr>
        <w:t>Micah Johnson, Ph.D., MA</w:t>
      </w:r>
    </w:p>
    <w:p w14:paraId="55C64E6E" w14:textId="77777777" w:rsidR="0062109D" w:rsidRPr="0062109D" w:rsidRDefault="0062109D" w:rsidP="0062109D">
      <w:pPr>
        <w:spacing w:after="0" w:line="240" w:lineRule="auto"/>
        <w:rPr>
          <w:rFonts w:ascii="Times New Roman" w:eastAsia="Cambria" w:hAnsi="Times New Roman" w:cs="Times New Roman"/>
          <w:kern w:val="0"/>
          <w14:ligatures w14:val="none"/>
        </w:rPr>
      </w:pPr>
      <w:r w:rsidRPr="0062109D">
        <w:rPr>
          <w:rFonts w:ascii="Times New Roman" w:eastAsia="Cambria" w:hAnsi="Times New Roman" w:cs="Times New Roman"/>
          <w:kern w:val="0"/>
          <w14:ligatures w14:val="none"/>
        </w:rPr>
        <w:t>Department of Mental Health Law and Policy</w:t>
      </w:r>
    </w:p>
    <w:p w14:paraId="33BBC50D" w14:textId="77777777" w:rsidR="0062109D" w:rsidRPr="0062109D" w:rsidRDefault="0062109D" w:rsidP="0062109D">
      <w:pPr>
        <w:spacing w:after="0" w:line="240" w:lineRule="auto"/>
        <w:rPr>
          <w:rFonts w:ascii="Times New Roman" w:eastAsia="Cambria" w:hAnsi="Times New Roman" w:cs="Times New Roman"/>
          <w:kern w:val="0"/>
          <w14:ligatures w14:val="none"/>
        </w:rPr>
      </w:pPr>
      <w:r w:rsidRPr="0062109D">
        <w:rPr>
          <w:rFonts w:ascii="Times New Roman" w:eastAsia="Cambria" w:hAnsi="Times New Roman" w:cs="Times New Roman"/>
          <w:kern w:val="0"/>
          <w14:ligatures w14:val="none"/>
        </w:rPr>
        <w:t>University of South Florida</w:t>
      </w:r>
    </w:p>
    <w:p w14:paraId="45835D90" w14:textId="77777777" w:rsidR="0062109D" w:rsidRPr="0062109D" w:rsidRDefault="0062109D" w:rsidP="0062109D">
      <w:pPr>
        <w:spacing w:after="0" w:line="240" w:lineRule="auto"/>
        <w:rPr>
          <w:rFonts w:ascii="Times New Roman" w:eastAsia="Cambria" w:hAnsi="Times New Roman" w:cs="Times New Roman"/>
          <w:kern w:val="0"/>
          <w14:ligatures w14:val="none"/>
        </w:rPr>
      </w:pPr>
      <w:r w:rsidRPr="0062109D">
        <w:rPr>
          <w:rFonts w:ascii="Times New Roman" w:eastAsia="Cambria" w:hAnsi="Times New Roman" w:cs="Times New Roman"/>
          <w:kern w:val="0"/>
          <w14:ligatures w14:val="none"/>
        </w:rPr>
        <w:t>Tampa, Florida 33647</w:t>
      </w:r>
    </w:p>
    <w:p w14:paraId="5BA92EFC"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r w:rsidRPr="0062109D">
        <w:rPr>
          <w:rFonts w:ascii="Times New Roman" w:eastAsia="Cambria" w:hAnsi="Times New Roman" w:cs="Times New Roman"/>
          <w:kern w:val="0"/>
          <w14:ligatures w14:val="none"/>
        </w:rPr>
        <w:t>(813) 833-4367</w:t>
      </w:r>
      <w:r w:rsidRPr="0062109D">
        <w:rPr>
          <w:rFonts w:ascii="Times New Roman" w:eastAsia="Cambria" w:hAnsi="Times New Roman" w:cs="Times New Roman"/>
          <w:kern w:val="0"/>
          <w14:ligatures w14:val="none"/>
        </w:rPr>
        <w:br w:type="page"/>
      </w:r>
    </w:p>
    <w:p w14:paraId="047C52F1" w14:textId="77777777" w:rsidR="0062109D" w:rsidRPr="0062109D" w:rsidRDefault="0062109D" w:rsidP="0062109D">
      <w:pPr>
        <w:keepNext/>
        <w:keepLines/>
        <w:spacing w:after="0" w:line="240" w:lineRule="auto"/>
        <w:jc w:val="center"/>
        <w:outlineLvl w:val="0"/>
        <w:rPr>
          <w:rFonts w:ascii="Times New Roman" w:eastAsia="Times New Roman" w:hAnsi="Times New Roman" w:cs="Times New Roman"/>
          <w:b/>
          <w:kern w:val="0"/>
          <w14:ligatures w14:val="none"/>
        </w:rPr>
      </w:pPr>
      <w:r w:rsidRPr="0062109D">
        <w:rPr>
          <w:rFonts w:ascii="Times New Roman" w:eastAsia="Times New Roman" w:hAnsi="Times New Roman" w:cs="Times New Roman"/>
          <w:b/>
          <w:kern w:val="0"/>
          <w14:ligatures w14:val="none"/>
        </w:rPr>
        <w:lastRenderedPageBreak/>
        <w:t>APPENDIX i: References</w:t>
      </w:r>
    </w:p>
    <w:p w14:paraId="30868F6A" w14:textId="77777777" w:rsidR="0062109D" w:rsidRPr="0062109D" w:rsidRDefault="0062109D" w:rsidP="0062109D">
      <w:pPr>
        <w:spacing w:after="0" w:line="240" w:lineRule="auto"/>
        <w:rPr>
          <w:rFonts w:ascii="Times New Roman" w:eastAsia="Times New Roman" w:hAnsi="Times New Roman" w:cs="Times New Roman"/>
          <w:kern w:val="0"/>
          <w14:ligatures w14:val="none"/>
        </w:rPr>
      </w:pPr>
    </w:p>
    <w:p w14:paraId="71F952EC" w14:textId="4D74C096" w:rsidR="0062109D" w:rsidRPr="0062109D" w:rsidRDefault="000E4239" w:rsidP="0062109D">
      <w:pPr>
        <w:spacing w:after="0" w:line="240" w:lineRule="auto"/>
        <w:rPr>
          <w:rFonts w:ascii="Times New Roman" w:eastAsia="Times New Roman" w:hAnsi="Times New Roman" w:cs="Times New Roman"/>
          <w:kern w:val="0"/>
          <w14:ligatures w14:val="none"/>
        </w:rPr>
      </w:pPr>
      <w:r>
        <w:rPr>
          <w:rFonts w:ascii="Times New Roman" w:eastAsia="Times New Roman" w:hAnsi="Times New Roman" w:cs="Times New Roman"/>
          <w:noProof/>
        </w:rPr>
        <w:t>{{references}}</w:t>
      </w:r>
    </w:p>
    <w:p w14:paraId="762D295B" w14:textId="77777777" w:rsidR="0062109D" w:rsidRDefault="0062109D"/>
    <w:sectPr w:rsidR="006210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3319FB"/>
    <w:multiLevelType w:val="hybridMultilevel"/>
    <w:tmpl w:val="8CE83A2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28C12D0"/>
    <w:multiLevelType w:val="multilevel"/>
    <w:tmpl w:val="B88440FE"/>
    <w:lvl w:ilvl="0">
      <w:start w:val="1"/>
      <w:numFmt w:val="bullet"/>
      <w:lvlText w:val="●"/>
      <w:lvlJc w:val="left"/>
      <w:pPr>
        <w:ind w:left="720" w:hanging="360"/>
      </w:pPr>
      <w:rPr>
        <w:rFonts w:ascii="Noto Sans Symbols" w:eastAsia="Noto Sans Symbols" w:hAnsi="Noto Sans Symbols" w:cs="Noto Sans Symbols"/>
        <w:b/>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61111A75"/>
    <w:multiLevelType w:val="hybridMultilevel"/>
    <w:tmpl w:val="8988CD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647E0EB5"/>
    <w:multiLevelType w:val="hybridMultilevel"/>
    <w:tmpl w:val="AAE0D3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2375889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19612028">
    <w:abstractNumId w:val="1"/>
  </w:num>
  <w:num w:numId="3" w16cid:durableId="87827479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339743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09D"/>
    <w:rsid w:val="000A3446"/>
    <w:rsid w:val="000E4239"/>
    <w:rsid w:val="0038461E"/>
    <w:rsid w:val="0062109D"/>
    <w:rsid w:val="008F3D56"/>
    <w:rsid w:val="00A82C16"/>
    <w:rsid w:val="00AC66BB"/>
    <w:rsid w:val="00B163AE"/>
    <w:rsid w:val="00BE67AD"/>
    <w:rsid w:val="00D61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792E2"/>
  <w15:docId w15:val="{71AA369A-8293-4D08-9E69-402E9381A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10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10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10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10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10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10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10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10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10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10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10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10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10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10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10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109D"/>
    <w:rPr>
      <w:rFonts w:eastAsiaTheme="majorEastAsia" w:cstheme="majorBidi"/>
      <w:color w:val="272727" w:themeColor="text1" w:themeTint="D8"/>
    </w:rPr>
  </w:style>
  <w:style w:type="paragraph" w:styleId="Title">
    <w:name w:val="Title"/>
    <w:basedOn w:val="Normal"/>
    <w:next w:val="Normal"/>
    <w:link w:val="TitleChar"/>
    <w:uiPriority w:val="10"/>
    <w:qFormat/>
    <w:rsid w:val="006210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10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10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10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109D"/>
    <w:pPr>
      <w:spacing w:before="160"/>
      <w:jc w:val="center"/>
    </w:pPr>
    <w:rPr>
      <w:i/>
      <w:iCs/>
      <w:color w:val="404040" w:themeColor="text1" w:themeTint="BF"/>
    </w:rPr>
  </w:style>
  <w:style w:type="character" w:customStyle="1" w:styleId="QuoteChar">
    <w:name w:val="Quote Char"/>
    <w:basedOn w:val="DefaultParagraphFont"/>
    <w:link w:val="Quote"/>
    <w:uiPriority w:val="29"/>
    <w:rsid w:val="0062109D"/>
    <w:rPr>
      <w:i/>
      <w:iCs/>
      <w:color w:val="404040" w:themeColor="text1" w:themeTint="BF"/>
    </w:rPr>
  </w:style>
  <w:style w:type="paragraph" w:styleId="ListParagraph">
    <w:name w:val="List Paragraph"/>
    <w:basedOn w:val="Normal"/>
    <w:uiPriority w:val="34"/>
    <w:qFormat/>
    <w:rsid w:val="0062109D"/>
    <w:pPr>
      <w:ind w:left="720"/>
      <w:contextualSpacing/>
    </w:pPr>
  </w:style>
  <w:style w:type="character" w:styleId="IntenseEmphasis">
    <w:name w:val="Intense Emphasis"/>
    <w:basedOn w:val="DefaultParagraphFont"/>
    <w:uiPriority w:val="21"/>
    <w:qFormat/>
    <w:rsid w:val="0062109D"/>
    <w:rPr>
      <w:i/>
      <w:iCs/>
      <w:color w:val="0F4761" w:themeColor="accent1" w:themeShade="BF"/>
    </w:rPr>
  </w:style>
  <w:style w:type="paragraph" w:styleId="IntenseQuote">
    <w:name w:val="Intense Quote"/>
    <w:basedOn w:val="Normal"/>
    <w:next w:val="Normal"/>
    <w:link w:val="IntenseQuoteChar"/>
    <w:uiPriority w:val="30"/>
    <w:qFormat/>
    <w:rsid w:val="006210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109D"/>
    <w:rPr>
      <w:i/>
      <w:iCs/>
      <w:color w:val="0F4761" w:themeColor="accent1" w:themeShade="BF"/>
    </w:rPr>
  </w:style>
  <w:style w:type="character" w:styleId="IntenseReference">
    <w:name w:val="Intense Reference"/>
    <w:basedOn w:val="DefaultParagraphFont"/>
    <w:uiPriority w:val="32"/>
    <w:qFormat/>
    <w:rsid w:val="0062109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43441">
      <w:bodyDiv w:val="1"/>
      <w:marLeft w:val="0"/>
      <w:marRight w:val="0"/>
      <w:marTop w:val="0"/>
      <w:marBottom w:val="0"/>
      <w:divBdr>
        <w:top w:val="none" w:sz="0" w:space="0" w:color="auto"/>
        <w:left w:val="none" w:sz="0" w:space="0" w:color="auto"/>
        <w:bottom w:val="none" w:sz="0" w:space="0" w:color="auto"/>
        <w:right w:val="none" w:sz="0" w:space="0" w:color="auto"/>
      </w:divBdr>
    </w:div>
    <w:div w:id="17869976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ettings" Target="settings.xml"/><Relationship Id="rId7" Type="http://schemas.openxmlformats.org/officeDocument/2006/relationships/hyperlink" Target="file:///C:\Users\nylan\Downloads\Example%20of%20Forensic%20Report%20for%20Health%20and%20Justice%20Initiative.doc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nylan\Downloads\Example%20of%20Forensic%20Report%20for%20Health%20and%20Justice%20Initiative.docx" TargetMode="External"/><Relationship Id="rId5" Type="http://schemas.openxmlformats.org/officeDocument/2006/relationships/hyperlink" Target="file:///C:\Users\nylan\Downloads\Example%20of%20Forensic%20Report%20for%20Health%20and%20Justice%20Initiative.doc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734</TotalTime>
  <Pages>7</Pages>
  <Words>696</Words>
  <Characters>396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Lynnie N - 0473343</dc:creator>
  <cp:keywords/>
  <dc:description/>
  <cp:lastModifiedBy>Nylan Pierre</cp:lastModifiedBy>
  <cp:revision>3</cp:revision>
  <dcterms:created xsi:type="dcterms:W3CDTF">2024-03-26T18:10:00Z</dcterms:created>
  <dcterms:modified xsi:type="dcterms:W3CDTF">2024-04-05T20:28:00Z</dcterms:modified>
</cp:coreProperties>
</file>